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EBFDCD0" w14:textId="6048C05C" w:rsidR="005F34E7" w:rsidRDefault="005F34E7" w:rsidP="005F34E7">
      <w:pPr>
        <w:spacing w:before="100" w:after="100"/>
      </w:pPr>
      <w:r>
        <w:rPr>
          <w:rFonts w:ascii="Times New Roman" w:eastAsia="Times New Roman" w:hAnsi="Times New Roman"/>
          <w:b/>
          <w:bCs/>
          <w:kern w:val="3"/>
          <w:sz w:val="48"/>
          <w:szCs w:val="48"/>
        </w:rPr>
        <w:t xml:space="preserve">openMetaAnalysis: </w:t>
      </w:r>
      <w:r>
        <w:rPr>
          <w:rFonts w:ascii="Times New Roman" w:eastAsia="Times New Roman" w:hAnsi="Times New Roman"/>
          <w:b/>
          <w:bCs/>
          <w:kern w:val="3"/>
          <w:sz w:val="48"/>
          <w:szCs w:val="48"/>
        </w:rPr>
        <w:t>PICO Ta</w:t>
      </w:r>
      <w:bookmarkStart w:id="0" w:name="_GoBack"/>
      <w:bookmarkEnd w:id="0"/>
      <w:r>
        <w:rPr>
          <w:rFonts w:ascii="Times New Roman" w:eastAsia="Times New Roman" w:hAnsi="Times New Roman"/>
          <w:b/>
          <w:bCs/>
          <w:kern w:val="3"/>
          <w:sz w:val="48"/>
          <w:szCs w:val="48"/>
        </w:rPr>
        <w:t>ble</w:t>
      </w:r>
    </w:p>
    <w:p w14:paraId="0186F97F" w14:textId="77777777" w:rsidR="005F34E7" w:rsidRDefault="005F34E7" w:rsidP="005F34E7">
      <w:pPr>
        <w:rPr>
          <w:rFonts w:ascii="Times New Roman" w:hAnsi="Times New Roman"/>
          <w:b/>
          <w:bCs/>
        </w:rPr>
      </w:pPr>
      <w:r>
        <w:rPr>
          <w:rFonts w:ascii="Times New Roman" w:hAnsi="Times New Roman"/>
          <w:b/>
          <w:bCs/>
        </w:rPr>
        <w:t xml:space="preserve">Studies of interventions </w:t>
      </w:r>
    </w:p>
    <w:p w14:paraId="330A887D" w14:textId="77777777" w:rsidR="00E67BB8" w:rsidRPr="000712CF" w:rsidRDefault="00E67BB8" w:rsidP="00E67BB8">
      <w:pPr>
        <w:rPr>
          <w:rFonts w:asciiTheme="majorHAnsi" w:hAnsiTheme="majorHAnsi" w:cstheme="minorHAnsi"/>
        </w:rPr>
      </w:pPr>
    </w:p>
    <w:tbl>
      <w:tblPr>
        <w:tblStyle w:val="TableGrid"/>
        <w:tblW w:w="12330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1800"/>
        <w:gridCol w:w="1800"/>
        <w:gridCol w:w="1620"/>
        <w:gridCol w:w="1817"/>
        <w:gridCol w:w="18"/>
        <w:gridCol w:w="1740"/>
        <w:gridCol w:w="18"/>
        <w:gridCol w:w="1897"/>
        <w:gridCol w:w="1602"/>
        <w:gridCol w:w="18"/>
      </w:tblGrid>
      <w:tr w:rsidR="00E67BB8" w:rsidRPr="00914B56" w14:paraId="5794DF4D" w14:textId="77777777" w:rsidTr="000863FB">
        <w:trPr>
          <w:gridAfter w:val="1"/>
          <w:wAfter w:w="18" w:type="dxa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622F17D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Study</w:t>
            </w:r>
          </w:p>
          <w:p w14:paraId="75970639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 xml:space="preserve">Country, year started, clinical sites, </w:t>
            </w:r>
            <w:proofErr w:type="gramStart"/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number  of</w:t>
            </w:r>
            <w:proofErr w:type="gramEnd"/>
            <w:r w:rsidRPr="00914B56">
              <w:rPr>
                <w:rFonts w:asciiTheme="majorHAnsi" w:hAnsiTheme="majorHAnsi" w:cstheme="minorHAnsi"/>
                <w:sz w:val="20"/>
                <w:szCs w:val="20"/>
              </w:rPr>
              <w:t xml:space="preserve"> subjects</w:t>
            </w:r>
          </w:p>
        </w:tc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3DD6B34A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Age</w:t>
            </w:r>
          </w:p>
          <w:p w14:paraId="70A8FE03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Mean (SD); median (IQ range); range (%)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1E25BB05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Male (%)</w:t>
            </w:r>
          </w:p>
        </w:tc>
        <w:tc>
          <w:tcPr>
            <w:tcW w:w="18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8846118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Pack years</w:t>
            </w:r>
          </w:p>
          <w:p w14:paraId="798DAAFC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Mean (SD); median (IQ range); range (%)</w:t>
            </w:r>
          </w:p>
        </w:tc>
        <w:tc>
          <w:tcPr>
            <w:tcW w:w="175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AE57A82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Current smokers (%)</w:t>
            </w:r>
          </w:p>
        </w:tc>
        <w:tc>
          <w:tcPr>
            <w:tcW w:w="1915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6099BBE5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LDCT screening and comparator (N)</w:t>
            </w:r>
          </w:p>
        </w:tc>
        <w:tc>
          <w:tcPr>
            <w:tcW w:w="16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04CA24E6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Follow up (years)</w:t>
            </w:r>
          </w:p>
          <w:p w14:paraId="59F643D3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Mean (SD); median (IQ range); N (%)</w:t>
            </w:r>
          </w:p>
        </w:tc>
      </w:tr>
      <w:tr w:rsidR="00E67BB8" w:rsidRPr="00914B56" w14:paraId="571550D6" w14:textId="77777777" w:rsidTr="000863FB">
        <w:trPr>
          <w:gridAfter w:val="1"/>
          <w:wAfter w:w="18" w:type="dxa"/>
        </w:trPr>
        <w:tc>
          <w:tcPr>
            <w:tcW w:w="1800" w:type="dxa"/>
          </w:tcPr>
          <w:p w14:paraId="05476B29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Lung Screening Study (LSS)</w: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Hb2hhZ2FuPC9BdXRob3I+PFllYXI+MjAwNDwvWWVhcj48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</w:fldData>
              </w:fldChar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Hb2hhZ2FuPC9BdXRob3I+PFllYXI+MjAwNDwvWWVhcj48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</w:fldData>
              </w:fldChar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Pr="00914B56">
              <w:rPr>
                <w:rFonts w:asciiTheme="majorHAnsi" w:hAnsiTheme="majorHAnsi" w:cstheme="minorHAnsi"/>
                <w:noProof/>
                <w:sz w:val="20"/>
                <w:szCs w:val="20"/>
                <w:vertAlign w:val="superscript"/>
              </w:rPr>
              <w:t>24,48,49</w: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  <w:p w14:paraId="1FE6C3BC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US, 2000</w:t>
            </w:r>
          </w:p>
          <w:p w14:paraId="72EFD3D8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6 sites</w:t>
            </w:r>
          </w:p>
          <w:p w14:paraId="759EE96C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N = 3,318</w:t>
            </w:r>
          </w:p>
        </w:tc>
        <w:tc>
          <w:tcPr>
            <w:tcW w:w="1800" w:type="dxa"/>
          </w:tcPr>
          <w:p w14:paraId="6C6DBA0F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55-59 (37.4)</w:t>
            </w:r>
          </w:p>
          <w:p w14:paraId="4887CBF5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60-64 (31.1)</w:t>
            </w:r>
          </w:p>
          <w:p w14:paraId="1CA84F3F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65-69 (21.0)</w:t>
            </w:r>
          </w:p>
          <w:p w14:paraId="7FF4E42C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70-74 (11.6)</w:t>
            </w:r>
          </w:p>
        </w:tc>
        <w:tc>
          <w:tcPr>
            <w:tcW w:w="1620" w:type="dxa"/>
          </w:tcPr>
          <w:p w14:paraId="70E26657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58.6</w:t>
            </w:r>
          </w:p>
        </w:tc>
        <w:tc>
          <w:tcPr>
            <w:tcW w:w="1817" w:type="dxa"/>
          </w:tcPr>
          <w:p w14:paraId="387D0946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&lt;40 (17.8)</w:t>
            </w:r>
          </w:p>
          <w:p w14:paraId="2FD98B09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40-55 (33.5)</w:t>
            </w:r>
          </w:p>
          <w:p w14:paraId="47B7B27C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55-75 (22.9)</w:t>
            </w:r>
          </w:p>
          <w:p w14:paraId="6D470D32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75+ (24.8)</w:t>
            </w:r>
          </w:p>
        </w:tc>
        <w:tc>
          <w:tcPr>
            <w:tcW w:w="1758" w:type="dxa"/>
            <w:gridSpan w:val="2"/>
          </w:tcPr>
          <w:p w14:paraId="59D2224F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57.5</w:t>
            </w:r>
          </w:p>
        </w:tc>
        <w:tc>
          <w:tcPr>
            <w:tcW w:w="1915" w:type="dxa"/>
            <w:gridSpan w:val="2"/>
          </w:tcPr>
          <w:p w14:paraId="6D7B274F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LDCT, 2 annual rounds (N = 1,660)</w:t>
            </w:r>
          </w:p>
          <w:p w14:paraId="289FF025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Control, CXR, 2 annual rounds (N = 1,658)</w:t>
            </w:r>
          </w:p>
        </w:tc>
        <w:tc>
          <w:tcPr>
            <w:tcW w:w="1602" w:type="dxa"/>
          </w:tcPr>
          <w:p w14:paraId="1ACC8B64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5.2 (IQ range NR)</w:t>
            </w:r>
          </w:p>
          <w:p w14:paraId="340C4DE6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</w:tr>
      <w:tr w:rsidR="00E67BB8" w:rsidRPr="00914B56" w14:paraId="23AFBADF" w14:textId="77777777" w:rsidTr="000863FB">
        <w:trPr>
          <w:gridAfter w:val="1"/>
          <w:wAfter w:w="18" w:type="dxa"/>
        </w:trPr>
        <w:tc>
          <w:tcPr>
            <w:tcW w:w="1800" w:type="dxa"/>
            <w:tcBorders>
              <w:top w:val="single" w:sz="4" w:space="0" w:color="auto"/>
            </w:tcBorders>
          </w:tcPr>
          <w:p w14:paraId="67CB0B3D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  <w:lang w:val="fr-FR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  <w:lang w:val="fr-FR"/>
              </w:rPr>
              <w:t>DANTE</w:t>
            </w:r>
            <w:r w:rsidRPr="00914B56">
              <w:rPr>
                <w:rFonts w:asciiTheme="majorHAnsi" w:hAnsiTheme="majorHAnsi" w:cstheme="minorHAnsi"/>
                <w:sz w:val="20"/>
                <w:szCs w:val="20"/>
                <w:lang w:val="fr-FR"/>
              </w:rPr>
              <w:fldChar w:fldCharType="begin">
                <w:fldData xml:space="preserve">PEVuZE5vdGU+PENpdGU+PEF1dGhvcj5JbmZhbnRlPC9BdXRob3I+PFllYXI+MjAwODwvWWVhcj48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==
</w:fldData>
              </w:fldChar>
            </w:r>
            <w:r w:rsidRPr="00914B56">
              <w:rPr>
                <w:rFonts w:asciiTheme="majorHAnsi" w:hAnsiTheme="majorHAnsi" w:cstheme="minorHAnsi"/>
                <w:sz w:val="20"/>
                <w:szCs w:val="20"/>
                <w:lang w:val="fr-FR"/>
              </w:rPr>
              <w:instrText xml:space="preserve"> ADDIN EN.CITE </w:instrText>
            </w:r>
            <w:r w:rsidRPr="00914B56">
              <w:rPr>
                <w:rFonts w:asciiTheme="majorHAnsi" w:hAnsiTheme="majorHAnsi" w:cstheme="minorHAnsi"/>
                <w:sz w:val="20"/>
                <w:szCs w:val="20"/>
                <w:lang w:val="fr-FR"/>
              </w:rPr>
              <w:fldChar w:fldCharType="begin">
                <w:fldData xml:space="preserve">PEVuZE5vdGU+PENpdGU+PEF1dGhvcj5JbmZhbnRlPC9BdXRob3I+PFllYXI+MjAwODwvWWVhcj48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==
</w:fldData>
              </w:fldChar>
            </w:r>
            <w:r w:rsidRPr="00914B56">
              <w:rPr>
                <w:rFonts w:asciiTheme="majorHAnsi" w:hAnsiTheme="majorHAnsi" w:cstheme="minorHAnsi"/>
                <w:sz w:val="20"/>
                <w:szCs w:val="20"/>
                <w:lang w:val="fr-FR"/>
              </w:rPr>
              <w:instrText xml:space="preserve"> ADDIN EN.CITE.DATA </w:instrText>
            </w:r>
            <w:r w:rsidRPr="00914B56">
              <w:rPr>
                <w:rFonts w:asciiTheme="majorHAnsi" w:hAnsiTheme="majorHAnsi" w:cstheme="minorHAnsi"/>
                <w:sz w:val="20"/>
                <w:szCs w:val="20"/>
                <w:lang w:val="fr-FR"/>
              </w:rPr>
            </w:r>
            <w:r w:rsidRPr="00914B56">
              <w:rPr>
                <w:rFonts w:asciiTheme="majorHAnsi" w:hAnsiTheme="majorHAnsi" w:cstheme="minorHAnsi"/>
                <w:sz w:val="20"/>
                <w:szCs w:val="20"/>
                <w:lang w:val="fr-FR"/>
              </w:rPr>
              <w:fldChar w:fldCharType="end"/>
            </w:r>
            <w:r w:rsidRPr="00914B56">
              <w:rPr>
                <w:rFonts w:asciiTheme="majorHAnsi" w:hAnsiTheme="majorHAnsi" w:cstheme="minorHAnsi"/>
                <w:sz w:val="20"/>
                <w:szCs w:val="20"/>
                <w:lang w:val="fr-FR"/>
              </w:rPr>
            </w:r>
            <w:r w:rsidRPr="00914B56">
              <w:rPr>
                <w:rFonts w:asciiTheme="majorHAnsi" w:hAnsiTheme="majorHAnsi" w:cstheme="minorHAnsi"/>
                <w:sz w:val="20"/>
                <w:szCs w:val="20"/>
                <w:lang w:val="fr-FR"/>
              </w:rPr>
              <w:fldChar w:fldCharType="separate"/>
            </w:r>
            <w:r w:rsidRPr="00914B56">
              <w:rPr>
                <w:rFonts w:asciiTheme="majorHAnsi" w:hAnsiTheme="majorHAnsi" w:cstheme="minorHAnsi"/>
                <w:noProof/>
                <w:sz w:val="20"/>
                <w:szCs w:val="20"/>
                <w:vertAlign w:val="superscript"/>
                <w:lang w:val="fr-FR"/>
              </w:rPr>
              <w:t>25,31,50</w:t>
            </w:r>
            <w:r w:rsidRPr="00914B56">
              <w:rPr>
                <w:rFonts w:asciiTheme="majorHAnsi" w:hAnsiTheme="majorHAnsi" w:cstheme="minorHAnsi"/>
                <w:sz w:val="20"/>
                <w:szCs w:val="20"/>
                <w:lang w:val="fr-FR"/>
              </w:rPr>
              <w:fldChar w:fldCharType="end"/>
            </w:r>
          </w:p>
          <w:p w14:paraId="737B19C5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  <w:lang w:val="fr-FR"/>
              </w:rPr>
            </w:pPr>
            <w:proofErr w:type="spellStart"/>
            <w:r w:rsidRPr="00914B56">
              <w:rPr>
                <w:rFonts w:asciiTheme="majorHAnsi" w:hAnsiTheme="majorHAnsi" w:cstheme="minorHAnsi"/>
                <w:sz w:val="20"/>
                <w:szCs w:val="20"/>
                <w:lang w:val="fr-FR"/>
              </w:rPr>
              <w:t>Italy</w:t>
            </w:r>
            <w:proofErr w:type="spellEnd"/>
            <w:r w:rsidRPr="00914B56">
              <w:rPr>
                <w:rFonts w:asciiTheme="majorHAnsi" w:hAnsiTheme="majorHAnsi" w:cstheme="minorHAnsi"/>
                <w:sz w:val="20"/>
                <w:szCs w:val="20"/>
                <w:lang w:val="fr-FR"/>
              </w:rPr>
              <w:t>, 2001</w:t>
            </w:r>
          </w:p>
          <w:p w14:paraId="54988903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3 sites</w:t>
            </w:r>
          </w:p>
          <w:p w14:paraId="7ACD0809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N = 2,532</w:t>
            </w: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26BA3A35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64.6 (SD NR)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5157BD53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100.0</w:t>
            </w:r>
          </w:p>
        </w:tc>
        <w:tc>
          <w:tcPr>
            <w:tcW w:w="1817" w:type="dxa"/>
            <w:tcBorders>
              <w:top w:val="single" w:sz="4" w:space="0" w:color="auto"/>
            </w:tcBorders>
          </w:tcPr>
          <w:p w14:paraId="2E06EA3A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47.3 (SD NR)</w:t>
            </w:r>
          </w:p>
        </w:tc>
        <w:tc>
          <w:tcPr>
            <w:tcW w:w="1758" w:type="dxa"/>
            <w:gridSpan w:val="2"/>
            <w:tcBorders>
              <w:top w:val="single" w:sz="4" w:space="0" w:color="auto"/>
            </w:tcBorders>
          </w:tcPr>
          <w:p w14:paraId="5A547B13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56.9</w:t>
            </w:r>
          </w:p>
        </w:tc>
        <w:tc>
          <w:tcPr>
            <w:tcW w:w="1915" w:type="dxa"/>
            <w:gridSpan w:val="2"/>
            <w:tcBorders>
              <w:top w:val="single" w:sz="4" w:space="0" w:color="auto"/>
            </w:tcBorders>
          </w:tcPr>
          <w:p w14:paraId="76027718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LDCT, baseline radiograph and sputum cytology, 5 annual rounds of LDCT (N = 1,300)</w:t>
            </w:r>
          </w:p>
          <w:p w14:paraId="579FC2D6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Control, baseline radiograph and sputum cytology, 5 annual clinical review (N = 1,232)</w:t>
            </w:r>
          </w:p>
        </w:tc>
        <w:tc>
          <w:tcPr>
            <w:tcW w:w="1602" w:type="dxa"/>
            <w:tcBorders>
              <w:top w:val="single" w:sz="4" w:space="0" w:color="auto"/>
            </w:tcBorders>
          </w:tcPr>
          <w:p w14:paraId="270273F8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8.35 (IQ range NR)</w:t>
            </w:r>
          </w:p>
          <w:p w14:paraId="2427BDF9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</w:tr>
      <w:tr w:rsidR="00E67BB8" w:rsidRPr="00914B56" w14:paraId="45653393" w14:textId="77777777" w:rsidTr="000863FB">
        <w:tc>
          <w:tcPr>
            <w:tcW w:w="1800" w:type="dxa"/>
            <w:tcBorders>
              <w:top w:val="single" w:sz="4" w:space="0" w:color="auto"/>
            </w:tcBorders>
          </w:tcPr>
          <w:p w14:paraId="27A0C671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National Lung Screening Trial (NLST)</w: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OYXRpb25hbCBMdW5nIFNjcmVlbmluZyBUcmlhbCBSZXNl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==
</w:fldData>
              </w:fldChar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OYXRpb25hbCBMdW5nIFNjcmVlbmluZyBUcmlhbCBSZXNl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==
</w:fldData>
              </w:fldChar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Pr="00914B56">
              <w:rPr>
                <w:rFonts w:asciiTheme="majorHAnsi" w:hAnsiTheme="majorHAnsi" w:cstheme="minorHAnsi"/>
                <w:noProof/>
                <w:sz w:val="20"/>
                <w:szCs w:val="20"/>
                <w:vertAlign w:val="superscript"/>
              </w:rPr>
              <w:t>4,51,52</w: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  <w:p w14:paraId="5DE9B730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US, 2002</w:t>
            </w:r>
          </w:p>
          <w:p w14:paraId="6A2599FB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33 sites</w:t>
            </w:r>
          </w:p>
          <w:p w14:paraId="3F912174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N = 53,452</w:t>
            </w:r>
          </w:p>
        </w:tc>
        <w:tc>
          <w:tcPr>
            <w:tcW w:w="1800" w:type="dxa"/>
            <w:tcBorders>
              <w:top w:val="single" w:sz="4" w:space="0" w:color="auto"/>
            </w:tcBorders>
          </w:tcPr>
          <w:p w14:paraId="3DBD2EDD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61.4 (SD NR)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1DBBB851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59.0</w:t>
            </w:r>
          </w:p>
        </w:tc>
        <w:tc>
          <w:tcPr>
            <w:tcW w:w="1835" w:type="dxa"/>
            <w:gridSpan w:val="2"/>
            <w:tcBorders>
              <w:top w:val="single" w:sz="4" w:space="0" w:color="auto"/>
            </w:tcBorders>
          </w:tcPr>
          <w:p w14:paraId="459AC1B5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48 (SD NR)</w:t>
            </w:r>
          </w:p>
        </w:tc>
        <w:tc>
          <w:tcPr>
            <w:tcW w:w="1758" w:type="dxa"/>
            <w:gridSpan w:val="2"/>
            <w:tcBorders>
              <w:top w:val="single" w:sz="4" w:space="0" w:color="auto"/>
            </w:tcBorders>
          </w:tcPr>
          <w:p w14:paraId="5D062521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48.2</w:t>
            </w:r>
          </w:p>
        </w:tc>
        <w:tc>
          <w:tcPr>
            <w:tcW w:w="1897" w:type="dxa"/>
            <w:tcBorders>
              <w:top w:val="single" w:sz="4" w:space="0" w:color="auto"/>
            </w:tcBorders>
          </w:tcPr>
          <w:p w14:paraId="4FCB3DCD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LDCT, 3 annual rounds (N = 26,722)</w:t>
            </w:r>
          </w:p>
          <w:p w14:paraId="430EC102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Control, CXR, 2 annual rounds (N = 26,730)</w:t>
            </w:r>
          </w:p>
        </w:tc>
        <w:tc>
          <w:tcPr>
            <w:tcW w:w="1620" w:type="dxa"/>
            <w:gridSpan w:val="2"/>
            <w:tcBorders>
              <w:top w:val="single" w:sz="4" w:space="0" w:color="auto"/>
            </w:tcBorders>
          </w:tcPr>
          <w:p w14:paraId="280F33E8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6.5 (IQ range NR)</w:t>
            </w:r>
          </w:p>
          <w:p w14:paraId="6A471E60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</w:tr>
      <w:tr w:rsidR="00E67BB8" w:rsidRPr="000712CF" w14:paraId="627BB52F" w14:textId="77777777" w:rsidTr="000863FB">
        <w:tc>
          <w:tcPr>
            <w:tcW w:w="1800" w:type="dxa"/>
          </w:tcPr>
          <w:p w14:paraId="56785B0E" w14:textId="77777777" w:rsidR="00E67BB8" w:rsidRPr="00914B56" w:rsidRDefault="00E67BB8" w:rsidP="000863FB">
            <w:pPr>
              <w:pStyle w:val="NormalWeb"/>
              <w:rPr>
                <w:rFonts w:asciiTheme="majorHAnsi" w:hAnsiTheme="majorHAnsi" w:cstheme="minorHAnsi"/>
                <w:sz w:val="20"/>
                <w:szCs w:val="20"/>
              </w:rPr>
            </w:pPr>
            <w:proofErr w:type="spellStart"/>
            <w:r w:rsidRPr="00914B56">
              <w:rPr>
                <w:rFonts w:asciiTheme="majorHAnsi" w:hAnsiTheme="majorHAnsi"/>
                <w:sz w:val="20"/>
                <w:szCs w:val="20"/>
              </w:rPr>
              <w:t>Nederlands</w:t>
            </w:r>
            <w:proofErr w:type="spellEnd"/>
            <w:r w:rsidRPr="00914B56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Pr="00914B56">
              <w:rPr>
                <w:rFonts w:asciiTheme="majorHAnsi" w:hAnsiTheme="majorHAnsi"/>
                <w:sz w:val="20"/>
                <w:szCs w:val="20"/>
              </w:rPr>
              <w:t>Leuvens</w:t>
            </w:r>
            <w:proofErr w:type="spellEnd"/>
            <w:r w:rsidRPr="00914B56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Pr="00914B56">
              <w:rPr>
                <w:rFonts w:asciiTheme="majorHAnsi" w:hAnsiTheme="majorHAnsi"/>
                <w:sz w:val="20"/>
                <w:szCs w:val="20"/>
              </w:rPr>
              <w:t>Longkanker</w:t>
            </w:r>
            <w:proofErr w:type="spellEnd"/>
            <w:r w:rsidRPr="00914B56">
              <w:rPr>
                <w:rFonts w:asciiTheme="majorHAnsi" w:hAnsiTheme="majorHAnsi"/>
                <w:sz w:val="20"/>
                <w:szCs w:val="20"/>
              </w:rPr>
              <w:t xml:space="preserve"> </w:t>
            </w:r>
            <w:proofErr w:type="spellStart"/>
            <w:r w:rsidRPr="00914B56">
              <w:rPr>
                <w:rFonts w:asciiTheme="majorHAnsi" w:hAnsiTheme="majorHAnsi"/>
                <w:sz w:val="20"/>
                <w:szCs w:val="20"/>
              </w:rPr>
              <w:t>Screeningsonderzoek</w:t>
            </w:r>
            <w:proofErr w:type="spellEnd"/>
            <w:r w:rsidRPr="00914B56">
              <w:rPr>
                <w:rFonts w:asciiTheme="majorHAnsi" w:hAnsiTheme="majorHAnsi"/>
                <w:sz w:val="20"/>
                <w:szCs w:val="20"/>
              </w:rPr>
              <w:t xml:space="preserve"> (</w: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NELSON)</w: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2YW4gSWVyc2VsPC9BdXRob3I+PFllYXI+MjAwNzwvWWVh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</w:fldData>
              </w:fldChar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2YW4gSWVyc2VsPC9BdXRob3I+PFllYXI+MjAwNzwvWWVh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</w:fldData>
              </w:fldChar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Pr="00914B56">
              <w:rPr>
                <w:rFonts w:asciiTheme="majorHAnsi" w:hAnsiTheme="majorHAnsi" w:cstheme="minorHAnsi"/>
                <w:noProof/>
                <w:sz w:val="20"/>
                <w:szCs w:val="20"/>
                <w:vertAlign w:val="superscript"/>
              </w:rPr>
              <w:t>5,53-55</w: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br/>
              <w:t>Belgium/Netherlan</w: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lastRenderedPageBreak/>
              <w:t>ds, 2003</w: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br/>
              <w:t>4 sites</w: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br/>
              <w:t>N = 15,792</w:t>
            </w:r>
          </w:p>
        </w:tc>
        <w:tc>
          <w:tcPr>
            <w:tcW w:w="1800" w:type="dxa"/>
          </w:tcPr>
          <w:p w14:paraId="6249FAF4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lastRenderedPageBreak/>
              <w:t>58 (IQ range 8)</w:t>
            </w:r>
          </w:p>
        </w:tc>
        <w:tc>
          <w:tcPr>
            <w:tcW w:w="1620" w:type="dxa"/>
          </w:tcPr>
          <w:p w14:paraId="4B2D5ECC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83.6</w:t>
            </w:r>
          </w:p>
        </w:tc>
        <w:tc>
          <w:tcPr>
            <w:tcW w:w="1835" w:type="dxa"/>
            <w:gridSpan w:val="2"/>
          </w:tcPr>
          <w:p w14:paraId="269A9120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38 (IQ range 19.8)</w:t>
            </w:r>
          </w:p>
        </w:tc>
        <w:tc>
          <w:tcPr>
            <w:tcW w:w="1758" w:type="dxa"/>
            <w:gridSpan w:val="2"/>
          </w:tcPr>
          <w:p w14:paraId="12BE4A60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55.5</w:t>
            </w:r>
          </w:p>
        </w:tc>
        <w:tc>
          <w:tcPr>
            <w:tcW w:w="1897" w:type="dxa"/>
          </w:tcPr>
          <w:p w14:paraId="2937FEDF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LDCT, 4 rounds: baseline, 1 year, 3 years, 5.5 years (N = 7,900)</w:t>
            </w:r>
          </w:p>
          <w:p w14:paraId="64397B1D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lastRenderedPageBreak/>
              <w:t>Control, no screening (N = 7,892)</w:t>
            </w:r>
          </w:p>
          <w:p w14:paraId="0C34FA07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Baseline, year 1, year 3, year 5.5</w:t>
            </w:r>
          </w:p>
        </w:tc>
        <w:tc>
          <w:tcPr>
            <w:tcW w:w="1620" w:type="dxa"/>
            <w:gridSpan w:val="2"/>
          </w:tcPr>
          <w:p w14:paraId="6768A6FF" w14:textId="77777777" w:rsidR="00E67BB8" w:rsidRPr="000712CF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lastRenderedPageBreak/>
              <w:t>10 (minimum)</w:t>
            </w:r>
          </w:p>
          <w:p w14:paraId="34DB7747" w14:textId="77777777" w:rsidR="00E67BB8" w:rsidRPr="000712CF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</w:tr>
      <w:tr w:rsidR="00E67BB8" w:rsidRPr="00914B56" w14:paraId="750B4591" w14:textId="77777777" w:rsidTr="000863FB">
        <w:trPr>
          <w:gridAfter w:val="1"/>
          <w:wAfter w:w="18" w:type="dxa"/>
        </w:trPr>
        <w:tc>
          <w:tcPr>
            <w:tcW w:w="1800" w:type="dxa"/>
          </w:tcPr>
          <w:p w14:paraId="3EE2B679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/>
                <w:sz w:val="20"/>
                <w:szCs w:val="20"/>
              </w:rPr>
              <w:t>Danish Lung Cancer Screening Trial</w: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 xml:space="preserve"> </w:t>
            </w:r>
            <w:r w:rsidRPr="00914B56">
              <w:rPr>
                <w:rFonts w:asciiTheme="majorHAnsi" w:hAnsiTheme="majorHAnsi"/>
                <w:sz w:val="20"/>
                <w:szCs w:val="20"/>
              </w:rPr>
              <w:t>(DLCST)</w:t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+PEF1dGhvcj5QZWRlcnNlbjwvQXV0aG9yPjxZZWFyPjIwMDk8L1llYXI+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</w:fldData>
              </w:fldChar>
            </w:r>
            <w:r w:rsidRPr="00914B56">
              <w:rPr>
                <w:rFonts w:asciiTheme="majorHAnsi" w:hAnsiTheme="majorHAnsi"/>
                <w:sz w:val="20"/>
                <w:szCs w:val="20"/>
              </w:rPr>
              <w:instrText xml:space="preserve"> ADDIN EN.CITE </w:instrText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+PEF1dGhvcj5QZWRlcnNlbjwvQXV0aG9yPjxZZWFyPjIwMDk8L1llYXI+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</w:fldData>
              </w:fldChar>
            </w:r>
            <w:r w:rsidRPr="00914B56">
              <w:rPr>
                <w:rFonts w:asciiTheme="majorHAnsi" w:hAnsiTheme="majorHAnsi"/>
                <w:sz w:val="20"/>
                <w:szCs w:val="20"/>
              </w:rPr>
              <w:instrText xml:space="preserve"> ADDIN EN.CITE.DATA </w:instrText>
            </w:r>
            <w:r w:rsidRPr="00914B56">
              <w:rPr>
                <w:rFonts w:asciiTheme="majorHAnsi" w:hAnsiTheme="majorHAnsi"/>
                <w:sz w:val="20"/>
                <w:szCs w:val="20"/>
              </w:rPr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end"/>
            </w:r>
            <w:r w:rsidRPr="00914B56">
              <w:rPr>
                <w:rFonts w:asciiTheme="majorHAnsi" w:hAnsiTheme="majorHAnsi"/>
                <w:sz w:val="20"/>
                <w:szCs w:val="20"/>
              </w:rPr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Pr="00914B56">
              <w:rPr>
                <w:rFonts w:asciiTheme="majorHAnsi" w:hAnsiTheme="majorHAnsi"/>
                <w:noProof/>
                <w:sz w:val="20"/>
                <w:szCs w:val="20"/>
                <w:vertAlign w:val="superscript"/>
              </w:rPr>
              <w:t>26,56,57</w:t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  <w:p w14:paraId="1A7F171A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Denmark, 2004</w:t>
            </w:r>
          </w:p>
          <w:p w14:paraId="18A5FD71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1 site</w:t>
            </w:r>
          </w:p>
          <w:p w14:paraId="32F885FC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N = 4,104</w:t>
            </w:r>
          </w:p>
        </w:tc>
        <w:tc>
          <w:tcPr>
            <w:tcW w:w="1800" w:type="dxa"/>
          </w:tcPr>
          <w:p w14:paraId="0338D54A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57.9 (SD NR)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14:paraId="365B28F6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55.2</w:t>
            </w:r>
          </w:p>
        </w:tc>
        <w:tc>
          <w:tcPr>
            <w:tcW w:w="1817" w:type="dxa"/>
          </w:tcPr>
          <w:p w14:paraId="623F3E3C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36.2 (SD NR)</w:t>
            </w:r>
          </w:p>
        </w:tc>
        <w:tc>
          <w:tcPr>
            <w:tcW w:w="1758" w:type="dxa"/>
            <w:gridSpan w:val="2"/>
          </w:tcPr>
          <w:p w14:paraId="2F435E9C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76.1</w:t>
            </w:r>
          </w:p>
        </w:tc>
        <w:tc>
          <w:tcPr>
            <w:tcW w:w="1915" w:type="dxa"/>
            <w:gridSpan w:val="2"/>
          </w:tcPr>
          <w:p w14:paraId="46916635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LDCT, 5 annual rounds (N = 2,052)</w:t>
            </w:r>
          </w:p>
          <w:p w14:paraId="530AC96F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Control, 5 annual health interviews (N = 2,052)</w:t>
            </w:r>
          </w:p>
        </w:tc>
        <w:tc>
          <w:tcPr>
            <w:tcW w:w="1602" w:type="dxa"/>
          </w:tcPr>
          <w:p w14:paraId="5FDE7A6B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 xml:space="preserve">9.5 (SD NR) </w: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br/>
            </w:r>
          </w:p>
        </w:tc>
      </w:tr>
      <w:tr w:rsidR="00E67BB8" w:rsidRPr="00914B56" w14:paraId="70BEE992" w14:textId="77777777" w:rsidTr="000863FB">
        <w:trPr>
          <w:gridAfter w:val="1"/>
          <w:wAfter w:w="18" w:type="dxa"/>
        </w:trPr>
        <w:tc>
          <w:tcPr>
            <w:tcW w:w="1800" w:type="dxa"/>
          </w:tcPr>
          <w:p w14:paraId="4C78BEB1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/>
                <w:sz w:val="20"/>
                <w:szCs w:val="20"/>
              </w:rPr>
              <w:t>Italian Lung study (</w: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ITALUNG)</w: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Mb3BlcyBQZWduYTwvQXV0aG9yPjxZZWFyPjIwMDk8L1ll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</w:fldData>
              </w:fldChar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 </w:instrTex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begin">
                <w:fldData xml:space="preserve">PEVuZE5vdGU+PENpdGU+PEF1dGhvcj5Mb3BlcyBQZWduYTwvQXV0aG9yPjxZZWFyPjIwMDk8L1ll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</w:fldData>
              </w:fldChar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instrText xml:space="preserve"> ADDIN EN.CITE.DATA </w:instrTex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separate"/>
            </w:r>
            <w:r w:rsidRPr="00914B56">
              <w:rPr>
                <w:rFonts w:asciiTheme="majorHAnsi" w:hAnsiTheme="majorHAnsi" w:cstheme="minorHAnsi"/>
                <w:noProof/>
                <w:sz w:val="20"/>
                <w:szCs w:val="20"/>
                <w:vertAlign w:val="superscript"/>
              </w:rPr>
              <w:t>28,58,59</w: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fldChar w:fldCharType="end"/>
            </w:r>
          </w:p>
          <w:p w14:paraId="4F385F3F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Italy, 2004</w:t>
            </w:r>
          </w:p>
          <w:p w14:paraId="40AAD0A6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3 sites</w:t>
            </w:r>
          </w:p>
          <w:p w14:paraId="74134532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N = 3,206</w:t>
            </w:r>
          </w:p>
        </w:tc>
        <w:tc>
          <w:tcPr>
            <w:tcW w:w="1800" w:type="dxa"/>
          </w:tcPr>
          <w:p w14:paraId="225287A7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60.8 (SD NR)</w:t>
            </w:r>
          </w:p>
        </w:tc>
        <w:tc>
          <w:tcPr>
            <w:tcW w:w="1620" w:type="dxa"/>
            <w:tcBorders>
              <w:top w:val="single" w:sz="4" w:space="0" w:color="auto"/>
            </w:tcBorders>
          </w:tcPr>
          <w:p w14:paraId="532AC824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64.7</w:t>
            </w:r>
          </w:p>
        </w:tc>
        <w:tc>
          <w:tcPr>
            <w:tcW w:w="1817" w:type="dxa"/>
          </w:tcPr>
          <w:p w14:paraId="2B4CE8F1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 xml:space="preserve">Screening </w:t>
            </w:r>
          </w:p>
          <w:p w14:paraId="4091338D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proofErr w:type="gramStart"/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40  (</w:t>
            </w:r>
            <w:proofErr w:type="gramEnd"/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IQ range NR)</w:t>
            </w:r>
          </w:p>
          <w:p w14:paraId="1D738570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  <w:p w14:paraId="73D2CBA9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 xml:space="preserve">Control </w:t>
            </w:r>
          </w:p>
          <w:p w14:paraId="78DC1883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38 (IQ range NR)</w:t>
            </w:r>
          </w:p>
        </w:tc>
        <w:tc>
          <w:tcPr>
            <w:tcW w:w="1758" w:type="dxa"/>
            <w:gridSpan w:val="2"/>
          </w:tcPr>
          <w:p w14:paraId="2EA55F30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64.5</w:t>
            </w:r>
          </w:p>
        </w:tc>
        <w:tc>
          <w:tcPr>
            <w:tcW w:w="1915" w:type="dxa"/>
            <w:gridSpan w:val="2"/>
          </w:tcPr>
          <w:p w14:paraId="1941892F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LDCT, 4 annual rounds (N = 1,613)</w:t>
            </w:r>
          </w:p>
          <w:p w14:paraId="02389443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Control, usual care (N = 1,593)</w:t>
            </w:r>
          </w:p>
        </w:tc>
        <w:tc>
          <w:tcPr>
            <w:tcW w:w="1602" w:type="dxa"/>
          </w:tcPr>
          <w:p w14:paraId="4F9C8D0E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9.3 (IQ range, 8.8-9.9)</w:t>
            </w:r>
          </w:p>
          <w:p w14:paraId="43DC2D34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</w:tr>
      <w:tr w:rsidR="00E67BB8" w:rsidRPr="00914B56" w14:paraId="395BD19B" w14:textId="77777777" w:rsidTr="000863FB">
        <w:tc>
          <w:tcPr>
            <w:tcW w:w="1800" w:type="dxa"/>
          </w:tcPr>
          <w:p w14:paraId="67138364" w14:textId="77777777" w:rsidR="00E67BB8" w:rsidRPr="00914B56" w:rsidRDefault="00E67BB8" w:rsidP="000863FB">
            <w:pPr>
              <w:rPr>
                <w:rFonts w:asciiTheme="majorHAnsi" w:eastAsia="Times New Roman" w:hAnsiTheme="majorHAnsi"/>
                <w:sz w:val="20"/>
                <w:szCs w:val="20"/>
              </w:rPr>
            </w:pPr>
            <w:r w:rsidRPr="00914B56">
              <w:rPr>
                <w:rFonts w:asciiTheme="majorHAnsi" w:eastAsia="Times New Roman" w:hAnsiTheme="majorHAnsi"/>
                <w:sz w:val="20"/>
                <w:szCs w:val="20"/>
              </w:rPr>
              <w:t>Multicentric Italian Lung Detection (MILD)</w:t>
            </w:r>
            <w:r w:rsidRPr="00914B56">
              <w:rPr>
                <w:rFonts w:asciiTheme="majorHAnsi" w:eastAsia="Times New Roman" w:hAnsiTheme="majorHAnsi"/>
                <w:sz w:val="20"/>
                <w:szCs w:val="20"/>
                <w:lang w:val="it-IT"/>
              </w:rPr>
              <w:fldChar w:fldCharType="begin">
                <w:fldData xml:space="preserve">PEVuZE5vdGU+PENpdGU+PEF1dGhvcj5QYXN0b3Jpbm88L0F1dGhvcj48WWVhcj4yMDEyPC9ZZWFy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</w:fldData>
              </w:fldChar>
            </w:r>
            <w:r w:rsidRPr="00914B56">
              <w:rPr>
                <w:rFonts w:asciiTheme="majorHAnsi" w:eastAsia="Times New Roman" w:hAnsiTheme="majorHAnsi"/>
                <w:sz w:val="20"/>
                <w:szCs w:val="20"/>
              </w:rPr>
              <w:instrText xml:space="preserve"> ADDIN EN.CITE </w:instrText>
            </w:r>
            <w:r w:rsidRPr="00914B56">
              <w:rPr>
                <w:rFonts w:asciiTheme="majorHAnsi" w:eastAsia="Times New Roman" w:hAnsiTheme="majorHAnsi"/>
                <w:sz w:val="20"/>
                <w:szCs w:val="20"/>
                <w:lang w:val="it-IT"/>
              </w:rPr>
              <w:fldChar w:fldCharType="begin">
                <w:fldData xml:space="preserve">PEVuZE5vdGU+PENpdGU+PEF1dGhvcj5QYXN0b3Jpbm88L0F1dGhvcj48WWVhcj4yMDEyPC9ZZWFy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</w:fldData>
              </w:fldChar>
            </w:r>
            <w:r w:rsidRPr="00914B56">
              <w:rPr>
                <w:rFonts w:asciiTheme="majorHAnsi" w:eastAsia="Times New Roman" w:hAnsiTheme="majorHAnsi"/>
                <w:sz w:val="20"/>
                <w:szCs w:val="20"/>
              </w:rPr>
              <w:instrText xml:space="preserve"> ADDIN EN.CITE.DATA </w:instrText>
            </w:r>
            <w:r w:rsidRPr="00914B56">
              <w:rPr>
                <w:rFonts w:asciiTheme="majorHAnsi" w:eastAsia="Times New Roman" w:hAnsiTheme="majorHAnsi"/>
                <w:sz w:val="20"/>
                <w:szCs w:val="20"/>
                <w:lang w:val="it-IT"/>
              </w:rPr>
            </w:r>
            <w:r w:rsidRPr="00914B56">
              <w:rPr>
                <w:rFonts w:asciiTheme="majorHAnsi" w:eastAsia="Times New Roman" w:hAnsiTheme="majorHAnsi"/>
                <w:sz w:val="20"/>
                <w:szCs w:val="20"/>
                <w:lang w:val="it-IT"/>
              </w:rPr>
              <w:fldChar w:fldCharType="end"/>
            </w:r>
            <w:r w:rsidRPr="00914B56">
              <w:rPr>
                <w:rFonts w:asciiTheme="majorHAnsi" w:eastAsia="Times New Roman" w:hAnsiTheme="majorHAnsi"/>
                <w:sz w:val="20"/>
                <w:szCs w:val="20"/>
                <w:lang w:val="it-IT"/>
              </w:rPr>
            </w:r>
            <w:r w:rsidRPr="00914B56">
              <w:rPr>
                <w:rFonts w:asciiTheme="majorHAnsi" w:eastAsia="Times New Roman" w:hAnsiTheme="majorHAnsi"/>
                <w:sz w:val="20"/>
                <w:szCs w:val="20"/>
                <w:lang w:val="it-IT"/>
              </w:rPr>
              <w:fldChar w:fldCharType="separate"/>
            </w:r>
            <w:r w:rsidRPr="00914B56">
              <w:rPr>
                <w:rFonts w:asciiTheme="majorHAnsi" w:eastAsia="Times New Roman" w:hAnsiTheme="majorHAnsi"/>
                <w:noProof/>
                <w:sz w:val="20"/>
                <w:szCs w:val="20"/>
                <w:vertAlign w:val="superscript"/>
              </w:rPr>
              <w:t>27,60</w:t>
            </w:r>
            <w:r w:rsidRPr="00914B56">
              <w:rPr>
                <w:rFonts w:asciiTheme="majorHAnsi" w:eastAsia="Times New Roman" w:hAnsiTheme="majorHAnsi"/>
                <w:sz w:val="20"/>
                <w:szCs w:val="20"/>
                <w:lang w:val="it-IT"/>
              </w:rPr>
              <w:fldChar w:fldCharType="end"/>
            </w:r>
          </w:p>
          <w:p w14:paraId="72A48F2F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Italy, 2005</w:t>
            </w:r>
          </w:p>
          <w:p w14:paraId="2E15E195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1 site</w:t>
            </w:r>
          </w:p>
          <w:p w14:paraId="187BCD00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N = 3,446</w:t>
            </w:r>
          </w:p>
        </w:tc>
        <w:tc>
          <w:tcPr>
            <w:tcW w:w="1800" w:type="dxa"/>
          </w:tcPr>
          <w:p w14:paraId="6074317F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57 (IQ range NR)</w:t>
            </w:r>
          </w:p>
        </w:tc>
        <w:tc>
          <w:tcPr>
            <w:tcW w:w="1620" w:type="dxa"/>
          </w:tcPr>
          <w:p w14:paraId="649BAD53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64.5</w:t>
            </w:r>
          </w:p>
        </w:tc>
        <w:tc>
          <w:tcPr>
            <w:tcW w:w="1835" w:type="dxa"/>
            <w:gridSpan w:val="2"/>
          </w:tcPr>
          <w:p w14:paraId="43554156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38 (IQ range NR)</w:t>
            </w:r>
          </w:p>
        </w:tc>
        <w:tc>
          <w:tcPr>
            <w:tcW w:w="1758" w:type="dxa"/>
            <w:gridSpan w:val="2"/>
          </w:tcPr>
          <w:p w14:paraId="38B86792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89.2</w:t>
            </w:r>
          </w:p>
        </w:tc>
        <w:tc>
          <w:tcPr>
            <w:tcW w:w="1897" w:type="dxa"/>
          </w:tcPr>
          <w:p w14:paraId="156A1206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 xml:space="preserve">LDCT, 3 or 5 </w:t>
            </w:r>
            <w:proofErr w:type="gramStart"/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rounds  (</w:t>
            </w:r>
            <w:proofErr w:type="gramEnd"/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N = 1,723; 864 annual, 859 biennial)</w:t>
            </w:r>
            <w:r w:rsidRPr="00914B56">
              <w:rPr>
                <w:rFonts w:asciiTheme="majorHAnsi" w:hAnsiTheme="majorHAnsi" w:cstheme="minorHAnsi"/>
                <w:sz w:val="20"/>
                <w:szCs w:val="20"/>
              </w:rPr>
              <w:br/>
              <w:t>Usual care (N = 1,723)</w:t>
            </w:r>
          </w:p>
        </w:tc>
        <w:tc>
          <w:tcPr>
            <w:tcW w:w="1620" w:type="dxa"/>
            <w:gridSpan w:val="2"/>
          </w:tcPr>
          <w:p w14:paraId="21423CAF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9 (93.5)</w:t>
            </w:r>
          </w:p>
          <w:p w14:paraId="051ECA83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10 (71.0)</w:t>
            </w:r>
          </w:p>
          <w:p w14:paraId="094BBB44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</w:tr>
      <w:tr w:rsidR="00E67BB8" w:rsidRPr="000712CF" w14:paraId="173B6037" w14:textId="77777777" w:rsidTr="000863FB">
        <w:trPr>
          <w:gridAfter w:val="1"/>
          <w:wAfter w:w="18" w:type="dxa"/>
        </w:trPr>
        <w:tc>
          <w:tcPr>
            <w:tcW w:w="1800" w:type="dxa"/>
          </w:tcPr>
          <w:p w14:paraId="1285001A" w14:textId="77777777" w:rsidR="00E67BB8" w:rsidRPr="00914B56" w:rsidRDefault="00E67BB8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914B56">
              <w:rPr>
                <w:rFonts w:asciiTheme="majorHAnsi" w:hAnsiTheme="majorHAnsi"/>
                <w:sz w:val="20"/>
                <w:szCs w:val="20"/>
              </w:rPr>
              <w:t>German Lung Cancer Screening Intervention Trial (LUSI)</w:t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+PEF1dGhvcj5CZWNrZXI8L0F1dGhvcj48WWVhcj4yMDEyPC9ZZWFyPjxS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</w:fldData>
              </w:fldChar>
            </w:r>
            <w:r w:rsidRPr="00914B56">
              <w:rPr>
                <w:rFonts w:asciiTheme="majorHAnsi" w:hAnsiTheme="majorHAnsi"/>
                <w:sz w:val="20"/>
                <w:szCs w:val="20"/>
              </w:rPr>
              <w:instrText xml:space="preserve"> ADDIN EN.CITE </w:instrText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+PEF1dGhvcj5CZWNrZXI8L0F1dGhvcj48WWVhcj4yMDEyPC9ZZWFyPjxS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</w:fldData>
              </w:fldChar>
            </w:r>
            <w:r w:rsidRPr="00914B56">
              <w:rPr>
                <w:rFonts w:asciiTheme="majorHAnsi" w:hAnsiTheme="majorHAnsi"/>
                <w:sz w:val="20"/>
                <w:szCs w:val="20"/>
              </w:rPr>
              <w:instrText xml:space="preserve"> ADDIN EN.CITE.DATA </w:instrText>
            </w:r>
            <w:r w:rsidRPr="00914B56">
              <w:rPr>
                <w:rFonts w:asciiTheme="majorHAnsi" w:hAnsiTheme="majorHAnsi"/>
                <w:sz w:val="20"/>
                <w:szCs w:val="20"/>
              </w:rPr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end"/>
            </w:r>
            <w:r w:rsidRPr="00914B56">
              <w:rPr>
                <w:rFonts w:asciiTheme="majorHAnsi" w:hAnsiTheme="majorHAnsi"/>
                <w:sz w:val="20"/>
                <w:szCs w:val="20"/>
              </w:rPr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Pr="00914B56">
              <w:rPr>
                <w:rFonts w:asciiTheme="majorHAnsi" w:hAnsiTheme="majorHAnsi"/>
                <w:noProof/>
                <w:sz w:val="20"/>
                <w:szCs w:val="20"/>
                <w:vertAlign w:val="superscript"/>
              </w:rPr>
              <w:t>29,61,62</w:t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  <w:p w14:paraId="1361A24A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Germany, 2007</w:t>
            </w:r>
          </w:p>
          <w:p w14:paraId="239BB73E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1 region</w:t>
            </w:r>
          </w:p>
          <w:p w14:paraId="27D18E81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N = 4,052</w:t>
            </w:r>
          </w:p>
        </w:tc>
        <w:tc>
          <w:tcPr>
            <w:tcW w:w="1800" w:type="dxa"/>
          </w:tcPr>
          <w:p w14:paraId="2D54C18F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55 (IQ range NR)</w:t>
            </w:r>
          </w:p>
        </w:tc>
        <w:tc>
          <w:tcPr>
            <w:tcW w:w="1620" w:type="dxa"/>
          </w:tcPr>
          <w:p w14:paraId="2792447F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64.7</w:t>
            </w:r>
          </w:p>
        </w:tc>
        <w:tc>
          <w:tcPr>
            <w:tcW w:w="1817" w:type="dxa"/>
          </w:tcPr>
          <w:p w14:paraId="315A82CC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NR</w:t>
            </w:r>
          </w:p>
        </w:tc>
        <w:tc>
          <w:tcPr>
            <w:tcW w:w="1758" w:type="dxa"/>
            <w:gridSpan w:val="2"/>
          </w:tcPr>
          <w:p w14:paraId="78588A99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61.9</w:t>
            </w:r>
          </w:p>
        </w:tc>
        <w:tc>
          <w:tcPr>
            <w:tcW w:w="1915" w:type="dxa"/>
            <w:gridSpan w:val="2"/>
          </w:tcPr>
          <w:p w14:paraId="77C9FC26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LCDT, 5 annual rounds (N = 2,029)</w:t>
            </w:r>
          </w:p>
          <w:p w14:paraId="1ADB45A7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Control, 5 annual surveys (N = 2,023)</w:t>
            </w:r>
          </w:p>
        </w:tc>
        <w:tc>
          <w:tcPr>
            <w:tcW w:w="1602" w:type="dxa"/>
          </w:tcPr>
          <w:p w14:paraId="690BD748" w14:textId="77777777" w:rsidR="00E67BB8" w:rsidRPr="000712CF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8.89 (IQ range NR)</w:t>
            </w:r>
          </w:p>
          <w:p w14:paraId="064EC72B" w14:textId="77777777" w:rsidR="00E67BB8" w:rsidRPr="000712CF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</w:p>
        </w:tc>
      </w:tr>
      <w:tr w:rsidR="00E67BB8" w:rsidRPr="000712CF" w14:paraId="57DF16E2" w14:textId="77777777" w:rsidTr="000863FB">
        <w:tc>
          <w:tcPr>
            <w:tcW w:w="1800" w:type="dxa"/>
          </w:tcPr>
          <w:p w14:paraId="5BE6DC2B" w14:textId="77777777" w:rsidR="00E67BB8" w:rsidRPr="00914B56" w:rsidRDefault="00E67BB8" w:rsidP="000863FB">
            <w:pPr>
              <w:rPr>
                <w:rFonts w:asciiTheme="majorHAnsi" w:hAnsiTheme="majorHAnsi"/>
                <w:sz w:val="20"/>
                <w:szCs w:val="20"/>
              </w:rPr>
            </w:pPr>
            <w:r w:rsidRPr="00914B56">
              <w:rPr>
                <w:rFonts w:asciiTheme="majorHAnsi" w:hAnsiTheme="majorHAnsi"/>
                <w:sz w:val="20"/>
                <w:szCs w:val="20"/>
              </w:rPr>
              <w:t>AME Thoracic Surgery Collaborative Group</w:t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+PEF1dGhvcj5ZYW5nPC9BdXRob3I+PFllYXI+MjAxODwvWWVhcj48UmVj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==
</w:fldData>
              </w:fldChar>
            </w:r>
            <w:r w:rsidRPr="00914B56">
              <w:rPr>
                <w:rFonts w:asciiTheme="majorHAnsi" w:hAnsiTheme="majorHAnsi"/>
                <w:sz w:val="20"/>
                <w:szCs w:val="20"/>
              </w:rPr>
              <w:instrText xml:space="preserve"> ADDIN EN.CITE </w:instrText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begin">
                <w:fldData xml:space="preserve">PEVuZE5vdGU+PENpdGU+PEF1dGhvcj5ZYW5nPC9BdXRob3I+PFllYXI+MjAxODwvWWVhcj48UmVj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==
</w:fldData>
              </w:fldChar>
            </w:r>
            <w:r w:rsidRPr="00914B56">
              <w:rPr>
                <w:rFonts w:asciiTheme="majorHAnsi" w:hAnsiTheme="majorHAnsi"/>
                <w:sz w:val="20"/>
                <w:szCs w:val="20"/>
              </w:rPr>
              <w:instrText xml:space="preserve"> ADDIN EN.CITE.DATA </w:instrText>
            </w:r>
            <w:r w:rsidRPr="00914B56">
              <w:rPr>
                <w:rFonts w:asciiTheme="majorHAnsi" w:hAnsiTheme="majorHAnsi"/>
                <w:sz w:val="20"/>
                <w:szCs w:val="20"/>
              </w:rPr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end"/>
            </w:r>
            <w:r w:rsidRPr="00914B56">
              <w:rPr>
                <w:rFonts w:asciiTheme="majorHAnsi" w:hAnsiTheme="majorHAnsi"/>
                <w:sz w:val="20"/>
                <w:szCs w:val="20"/>
              </w:rPr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separate"/>
            </w:r>
            <w:r w:rsidRPr="00914B56">
              <w:rPr>
                <w:rFonts w:asciiTheme="majorHAnsi" w:hAnsiTheme="majorHAnsi"/>
                <w:noProof/>
                <w:sz w:val="20"/>
                <w:szCs w:val="20"/>
                <w:vertAlign w:val="superscript"/>
              </w:rPr>
              <w:t>30</w:t>
            </w:r>
            <w:r w:rsidRPr="00914B56">
              <w:rPr>
                <w:rFonts w:asciiTheme="majorHAnsi" w:hAnsiTheme="majorHAnsi"/>
                <w:sz w:val="20"/>
                <w:szCs w:val="20"/>
              </w:rPr>
              <w:fldChar w:fldCharType="end"/>
            </w:r>
          </w:p>
          <w:p w14:paraId="429954AF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China, 2013</w:t>
            </w:r>
          </w:p>
          <w:p w14:paraId="0F52891B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1 site</w:t>
            </w:r>
          </w:p>
          <w:p w14:paraId="6C6287E1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 xml:space="preserve">N = 6,679 </w:t>
            </w:r>
          </w:p>
        </w:tc>
        <w:tc>
          <w:tcPr>
            <w:tcW w:w="1800" w:type="dxa"/>
          </w:tcPr>
          <w:p w14:paraId="1B03AFFC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59.8 (SD 5.8)</w:t>
            </w:r>
          </w:p>
        </w:tc>
        <w:tc>
          <w:tcPr>
            <w:tcW w:w="1620" w:type="dxa"/>
          </w:tcPr>
          <w:p w14:paraId="77832A17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46.8</w:t>
            </w:r>
          </w:p>
        </w:tc>
        <w:tc>
          <w:tcPr>
            <w:tcW w:w="1835" w:type="dxa"/>
            <w:gridSpan w:val="2"/>
          </w:tcPr>
          <w:p w14:paraId="7DF2A27F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≥ 30 (8.2%)</w:t>
            </w:r>
          </w:p>
          <w:p w14:paraId="6050E2F0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≥ 20-30 (6.8%)</w:t>
            </w:r>
          </w:p>
          <w:p w14:paraId="1A1EF452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&lt; 20 (12.9%)</w:t>
            </w:r>
          </w:p>
        </w:tc>
        <w:tc>
          <w:tcPr>
            <w:tcW w:w="1758" w:type="dxa"/>
            <w:gridSpan w:val="2"/>
          </w:tcPr>
          <w:p w14:paraId="308FAD2E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21.5</w:t>
            </w:r>
          </w:p>
        </w:tc>
        <w:tc>
          <w:tcPr>
            <w:tcW w:w="1897" w:type="dxa"/>
          </w:tcPr>
          <w:p w14:paraId="12F38AD1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LDCT, 2 biennial rounds (N = 3,512)</w:t>
            </w:r>
          </w:p>
          <w:p w14:paraId="242123E2" w14:textId="77777777" w:rsidR="00E67BB8" w:rsidRPr="00914B56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Control, standard care (N = 3,145)</w:t>
            </w:r>
          </w:p>
        </w:tc>
        <w:tc>
          <w:tcPr>
            <w:tcW w:w="1620" w:type="dxa"/>
            <w:gridSpan w:val="2"/>
          </w:tcPr>
          <w:p w14:paraId="266A522C" w14:textId="77777777" w:rsidR="00E67BB8" w:rsidRPr="000712CF" w:rsidRDefault="00E67BB8" w:rsidP="000863FB">
            <w:pPr>
              <w:rPr>
                <w:rFonts w:asciiTheme="majorHAnsi" w:hAnsiTheme="majorHAnsi" w:cstheme="minorHAnsi"/>
                <w:sz w:val="20"/>
                <w:szCs w:val="20"/>
              </w:rPr>
            </w:pPr>
            <w:r w:rsidRPr="00914B56">
              <w:rPr>
                <w:rFonts w:asciiTheme="majorHAnsi" w:hAnsiTheme="majorHAnsi" w:cstheme="minorHAnsi"/>
                <w:sz w:val="20"/>
                <w:szCs w:val="20"/>
              </w:rPr>
              <w:t>2 (SD, IQ range NR)</w:t>
            </w:r>
          </w:p>
        </w:tc>
      </w:tr>
    </w:tbl>
    <w:p w14:paraId="247DBF15" w14:textId="77777777" w:rsidR="00E67BB8" w:rsidRPr="000712CF" w:rsidRDefault="00E67BB8" w:rsidP="00E67BB8">
      <w:pPr>
        <w:rPr>
          <w:rFonts w:asciiTheme="majorHAnsi" w:hAnsiTheme="majorHAnsi" w:cstheme="minorHAnsi"/>
          <w:sz w:val="20"/>
          <w:szCs w:val="20"/>
        </w:rPr>
      </w:pPr>
    </w:p>
    <w:p w14:paraId="07186073" w14:textId="77777777" w:rsidR="00E67BB8" w:rsidRPr="000712CF" w:rsidRDefault="00E67BB8" w:rsidP="00E67BB8">
      <w:pPr>
        <w:rPr>
          <w:rFonts w:asciiTheme="majorHAnsi" w:hAnsiTheme="majorHAnsi" w:cstheme="minorHAnsi"/>
          <w:sz w:val="20"/>
          <w:szCs w:val="20"/>
        </w:rPr>
      </w:pPr>
    </w:p>
    <w:p w14:paraId="4D38CAC2" w14:textId="77777777" w:rsidR="00E67BB8" w:rsidRPr="000712CF" w:rsidRDefault="00E67BB8" w:rsidP="00E67BB8">
      <w:pPr>
        <w:rPr>
          <w:rFonts w:asciiTheme="majorHAnsi" w:hAnsiTheme="majorHAnsi"/>
          <w:sz w:val="20"/>
          <w:szCs w:val="20"/>
        </w:rPr>
      </w:pPr>
      <w:r w:rsidRPr="000712CF">
        <w:rPr>
          <w:rFonts w:asciiTheme="majorHAnsi" w:hAnsiTheme="majorHAnsi" w:cstheme="minorHAnsi"/>
          <w:sz w:val="20"/>
          <w:szCs w:val="20"/>
        </w:rPr>
        <w:lastRenderedPageBreak/>
        <w:t>Abbreviations: LDCT = low-d</w:t>
      </w:r>
      <w:r w:rsidRPr="000712CF">
        <w:rPr>
          <w:rFonts w:asciiTheme="majorHAnsi" w:hAnsiTheme="majorHAnsi"/>
          <w:sz w:val="20"/>
          <w:szCs w:val="20"/>
        </w:rPr>
        <w:t>ose computed tomography; NR = not reported</w:t>
      </w:r>
    </w:p>
    <w:p w14:paraId="53AB436A" w14:textId="77777777" w:rsidR="00485154" w:rsidRPr="00485154" w:rsidRDefault="00485154">
      <w:pPr>
        <w:rPr>
          <w:sz w:val="22"/>
          <w:szCs w:val="22"/>
        </w:rPr>
      </w:pPr>
    </w:p>
    <w:sectPr w:rsidR="00485154" w:rsidRPr="00485154" w:rsidSect="006343EA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LW0NLIwNzAxMjA3MTJU0lEKTi0uzszPAykwrgUAQlGDGSwAAAA="/>
  </w:docVars>
  <w:rsids>
    <w:rsidRoot w:val="00340C5C"/>
    <w:rsid w:val="0000796B"/>
    <w:rsid w:val="00013B22"/>
    <w:rsid w:val="0001653A"/>
    <w:rsid w:val="0004069D"/>
    <w:rsid w:val="00051A4E"/>
    <w:rsid w:val="00084486"/>
    <w:rsid w:val="00084CB1"/>
    <w:rsid w:val="000A3CF1"/>
    <w:rsid w:val="000B3C12"/>
    <w:rsid w:val="000B3CE5"/>
    <w:rsid w:val="000F21AB"/>
    <w:rsid w:val="000F3DFB"/>
    <w:rsid w:val="001002A9"/>
    <w:rsid w:val="00106EBA"/>
    <w:rsid w:val="00114B78"/>
    <w:rsid w:val="001154D1"/>
    <w:rsid w:val="00127B33"/>
    <w:rsid w:val="00133965"/>
    <w:rsid w:val="00141F55"/>
    <w:rsid w:val="00146FFA"/>
    <w:rsid w:val="00151B84"/>
    <w:rsid w:val="001A0CAC"/>
    <w:rsid w:val="001F41E9"/>
    <w:rsid w:val="00216AFA"/>
    <w:rsid w:val="00223E0D"/>
    <w:rsid w:val="002310F1"/>
    <w:rsid w:val="00251151"/>
    <w:rsid w:val="00283F7C"/>
    <w:rsid w:val="0029185F"/>
    <w:rsid w:val="002A3C0C"/>
    <w:rsid w:val="002F2AF3"/>
    <w:rsid w:val="002F7A73"/>
    <w:rsid w:val="00325D00"/>
    <w:rsid w:val="00340C5C"/>
    <w:rsid w:val="00344019"/>
    <w:rsid w:val="003760CC"/>
    <w:rsid w:val="0038511D"/>
    <w:rsid w:val="003D2F56"/>
    <w:rsid w:val="003E20A9"/>
    <w:rsid w:val="0040596A"/>
    <w:rsid w:val="004141B4"/>
    <w:rsid w:val="00420965"/>
    <w:rsid w:val="00433AD8"/>
    <w:rsid w:val="00434E76"/>
    <w:rsid w:val="0043653E"/>
    <w:rsid w:val="00443B57"/>
    <w:rsid w:val="00463571"/>
    <w:rsid w:val="0046527A"/>
    <w:rsid w:val="004711CA"/>
    <w:rsid w:val="00485154"/>
    <w:rsid w:val="004B04CE"/>
    <w:rsid w:val="004B38E5"/>
    <w:rsid w:val="004B38E7"/>
    <w:rsid w:val="004D3BA4"/>
    <w:rsid w:val="004E2665"/>
    <w:rsid w:val="005148A7"/>
    <w:rsid w:val="005275B7"/>
    <w:rsid w:val="00551156"/>
    <w:rsid w:val="005619C2"/>
    <w:rsid w:val="00585A8A"/>
    <w:rsid w:val="005C38AA"/>
    <w:rsid w:val="005D75EC"/>
    <w:rsid w:val="005E7A85"/>
    <w:rsid w:val="005F037D"/>
    <w:rsid w:val="005F34E7"/>
    <w:rsid w:val="005F63E2"/>
    <w:rsid w:val="00612DFD"/>
    <w:rsid w:val="006163D8"/>
    <w:rsid w:val="006343EA"/>
    <w:rsid w:val="00641CA2"/>
    <w:rsid w:val="0066022D"/>
    <w:rsid w:val="00665160"/>
    <w:rsid w:val="00665800"/>
    <w:rsid w:val="0067188A"/>
    <w:rsid w:val="00681BC9"/>
    <w:rsid w:val="00694842"/>
    <w:rsid w:val="00694D17"/>
    <w:rsid w:val="006B295F"/>
    <w:rsid w:val="006C1E2A"/>
    <w:rsid w:val="006E5161"/>
    <w:rsid w:val="006E66FE"/>
    <w:rsid w:val="006F76B8"/>
    <w:rsid w:val="00744BC2"/>
    <w:rsid w:val="007A1231"/>
    <w:rsid w:val="007B7B95"/>
    <w:rsid w:val="007C4F27"/>
    <w:rsid w:val="007C543B"/>
    <w:rsid w:val="007E7B2C"/>
    <w:rsid w:val="007F525B"/>
    <w:rsid w:val="008658EF"/>
    <w:rsid w:val="008B23D4"/>
    <w:rsid w:val="008C5174"/>
    <w:rsid w:val="008D6572"/>
    <w:rsid w:val="008E60B8"/>
    <w:rsid w:val="00900C50"/>
    <w:rsid w:val="00903998"/>
    <w:rsid w:val="00910EAB"/>
    <w:rsid w:val="00917BC0"/>
    <w:rsid w:val="00930DAF"/>
    <w:rsid w:val="009348C6"/>
    <w:rsid w:val="00940448"/>
    <w:rsid w:val="00941A42"/>
    <w:rsid w:val="00945549"/>
    <w:rsid w:val="00945B6F"/>
    <w:rsid w:val="00945F9B"/>
    <w:rsid w:val="00961456"/>
    <w:rsid w:val="009808E1"/>
    <w:rsid w:val="009929EA"/>
    <w:rsid w:val="009A39AE"/>
    <w:rsid w:val="009F5F93"/>
    <w:rsid w:val="00A110C4"/>
    <w:rsid w:val="00A21C14"/>
    <w:rsid w:val="00A33EC6"/>
    <w:rsid w:val="00A377EC"/>
    <w:rsid w:val="00A70168"/>
    <w:rsid w:val="00A742C3"/>
    <w:rsid w:val="00A835D5"/>
    <w:rsid w:val="00A94206"/>
    <w:rsid w:val="00AB5BE6"/>
    <w:rsid w:val="00AC3ECD"/>
    <w:rsid w:val="00AF048B"/>
    <w:rsid w:val="00AF6FEA"/>
    <w:rsid w:val="00B22148"/>
    <w:rsid w:val="00B833A8"/>
    <w:rsid w:val="00B8426C"/>
    <w:rsid w:val="00B92DE8"/>
    <w:rsid w:val="00B95842"/>
    <w:rsid w:val="00BA777E"/>
    <w:rsid w:val="00BB2B8E"/>
    <w:rsid w:val="00BC5EB0"/>
    <w:rsid w:val="00BC7CED"/>
    <w:rsid w:val="00BD7A5E"/>
    <w:rsid w:val="00C10522"/>
    <w:rsid w:val="00C35F63"/>
    <w:rsid w:val="00C37234"/>
    <w:rsid w:val="00C425CA"/>
    <w:rsid w:val="00C425FE"/>
    <w:rsid w:val="00C8122A"/>
    <w:rsid w:val="00C85198"/>
    <w:rsid w:val="00CA7AED"/>
    <w:rsid w:val="00CC08D1"/>
    <w:rsid w:val="00CD53BB"/>
    <w:rsid w:val="00CE1338"/>
    <w:rsid w:val="00CE7F6A"/>
    <w:rsid w:val="00CF6DDA"/>
    <w:rsid w:val="00D02CF8"/>
    <w:rsid w:val="00D04F96"/>
    <w:rsid w:val="00D23657"/>
    <w:rsid w:val="00D30B17"/>
    <w:rsid w:val="00D8083E"/>
    <w:rsid w:val="00D85AB7"/>
    <w:rsid w:val="00D91238"/>
    <w:rsid w:val="00DB0B34"/>
    <w:rsid w:val="00DB7DA4"/>
    <w:rsid w:val="00E17B87"/>
    <w:rsid w:val="00E54727"/>
    <w:rsid w:val="00E60B5F"/>
    <w:rsid w:val="00E67BB8"/>
    <w:rsid w:val="00E8007A"/>
    <w:rsid w:val="00ED24B9"/>
    <w:rsid w:val="00ED4183"/>
    <w:rsid w:val="00EE3DAB"/>
    <w:rsid w:val="00EF6DF0"/>
    <w:rsid w:val="00F006AE"/>
    <w:rsid w:val="00F13C70"/>
    <w:rsid w:val="00F23473"/>
    <w:rsid w:val="00F370E1"/>
    <w:rsid w:val="00F646F2"/>
    <w:rsid w:val="00F65244"/>
    <w:rsid w:val="00FD5F3A"/>
    <w:rsid w:val="00FE26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EFE777"/>
  <w15:chartTrackingRefBased/>
  <w15:docId w15:val="{3A7D8988-9A9F-3B45-B9A2-919ED59AE6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40C5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5D75E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D75EC"/>
    <w:rPr>
      <w:rFonts w:ascii="Segoe UI" w:eastAsiaTheme="minorEastAsia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5D75E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D75E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D75EC"/>
    <w:rPr>
      <w:rFonts w:eastAsiaTheme="minorEastAsia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D75E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D75EC"/>
    <w:rPr>
      <w:rFonts w:eastAsiaTheme="minorEastAsia"/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E67BB8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441</Words>
  <Characters>2519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ffman, Richard M</dc:creator>
  <cp:keywords/>
  <dc:description/>
  <cp:lastModifiedBy>Robert Badgett</cp:lastModifiedBy>
  <cp:revision>3</cp:revision>
  <dcterms:created xsi:type="dcterms:W3CDTF">2020-02-07T02:50:00Z</dcterms:created>
  <dcterms:modified xsi:type="dcterms:W3CDTF">2020-02-07T02:52:00Z</dcterms:modified>
</cp:coreProperties>
</file>